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7F1F" w14:textId="4CB10B31"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w:t>
      </w:r>
      <w:r w:rsidR="00740167">
        <w:rPr>
          <w:rFonts w:ascii="Cambria" w:hAnsi="Cambria"/>
          <w:b/>
          <w:color w:val="365F91"/>
          <w:sz w:val="32"/>
          <w:szCs w:val="32"/>
        </w:rPr>
        <w:t>R</w:t>
      </w:r>
      <w:r w:rsidRPr="009359B4">
        <w:rPr>
          <w:rFonts w:ascii="Cambria" w:hAnsi="Cambria"/>
          <w:b/>
          <w:color w:val="365F91"/>
          <w:sz w:val="32"/>
          <w:szCs w:val="32"/>
        </w:rPr>
        <w:t xml:space="preserve">eport </w:t>
      </w:r>
      <w:r w:rsidR="00740167">
        <w:rPr>
          <w:rFonts w:ascii="Cambria" w:hAnsi="Cambria"/>
          <w:b/>
          <w:color w:val="365F91"/>
          <w:sz w:val="32"/>
          <w:szCs w:val="32"/>
        </w:rPr>
        <w:t>(Somatic)</w:t>
      </w:r>
      <w:r w:rsidRPr="009359B4">
        <w:rPr>
          <w:rFonts w:ascii="Cambria" w:hAnsi="Cambria"/>
          <w:b/>
          <w:color w:val="365F91"/>
          <w:sz w:val="32"/>
          <w:szCs w:val="32"/>
        </w:rPr>
        <w:t xml:space="preserve"> </w:t>
      </w:r>
    </w:p>
    <w:p w14:paraId="6DA3AA44" w14:textId="77777777" w:rsidR="00FA5D77" w:rsidRPr="00FA5D77" w:rsidRDefault="00FA5D77" w:rsidP="00FA5D77">
      <w:pPr>
        <w:jc w:val="center"/>
        <w:rPr>
          <w:rFonts w:ascii="Cambria" w:hAnsi="Cambria"/>
          <w:b/>
          <w:color w:val="365F91"/>
          <w:sz w:val="24"/>
          <w:szCs w:val="24"/>
        </w:rPr>
      </w:pPr>
      <w:r w:rsidRPr="00FA5D77">
        <w:rPr>
          <w:rFonts w:ascii="Cambria" w:hAnsi="Cambria"/>
          <w:b/>
          <w:color w:val="365F91"/>
          <w:sz w:val="24"/>
          <w:szCs w:val="24"/>
        </w:rPr>
        <w:t xml:space="preserve"> </w:t>
      </w:r>
    </w:p>
    <w:p w14:paraId="3AC7E305" w14:textId="02C4F054"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This is the </w:t>
      </w:r>
      <w:r w:rsidR="00740167">
        <w:rPr>
          <w:rFonts w:ascii="Cambria" w:hAnsi="Cambria"/>
          <w:b/>
          <w:color w:val="365F91"/>
          <w:sz w:val="24"/>
          <w:szCs w:val="24"/>
        </w:rPr>
        <w:t>somatic</w:t>
      </w:r>
      <w:r w:rsidRPr="00FA5D77">
        <w:rPr>
          <w:rFonts w:ascii="Cambria" w:hAnsi="Cambria"/>
          <w:b/>
          <w:color w:val="365F91"/>
          <w:sz w:val="24"/>
          <w:szCs w:val="24"/>
        </w:rPr>
        <w:t xml:space="preserve"> exome sequencing build BUILD_NAME qc summary report. Total number of samples sequenced for this build is SAMPLE_NUM. The capture kit used is BED_FILE. </w:t>
      </w:r>
    </w:p>
    <w:p w14:paraId="322F81FC" w14:textId="77777777" w:rsidR="000543AE" w:rsidRDefault="003A7F5D" w:rsidP="003A7F5D">
      <w:pPr>
        <w:rPr>
          <w:rFonts w:ascii="Cambria" w:hAnsi="Cambria"/>
          <w:b/>
          <w:sz w:val="24"/>
          <w:szCs w:val="24"/>
        </w:rPr>
      </w:pPr>
      <w:commentRangeStart w:id="0"/>
      <w:commentRangeStart w:id="1"/>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commentRangeEnd w:id="0"/>
      <w:r w:rsidRPr="003A7F5D">
        <w:rPr>
          <w:rFonts w:ascii="Cambria" w:hAnsi="Cambria"/>
          <w:b/>
          <w:sz w:val="24"/>
          <w:szCs w:val="24"/>
        </w:rPr>
        <w:commentReference w:id="0"/>
      </w:r>
      <w:commentRangeEnd w:id="1"/>
    </w:p>
    <w:p w14:paraId="29DE3133" w14:textId="1E6F62D7" w:rsidR="003A7F5D" w:rsidRPr="003A7F5D" w:rsidRDefault="003A7F5D" w:rsidP="003A7F5D">
      <w:pPr>
        <w:rPr>
          <w:rFonts w:ascii="Cambria" w:hAnsi="Cambria"/>
          <w:b/>
          <w:sz w:val="24"/>
          <w:szCs w:val="24"/>
        </w:rPr>
      </w:pPr>
      <w:r w:rsidRPr="003A7F5D">
        <w:rPr>
          <w:rFonts w:ascii="Cambria" w:hAnsi="Cambria"/>
          <w:b/>
          <w:sz w:val="24"/>
          <w:szCs w:val="24"/>
        </w:rPr>
        <w:commentReference w:id="1"/>
      </w:r>
    </w:p>
    <w:p w14:paraId="0BF2BC1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1. MULTIQC </w:t>
      </w:r>
    </w:p>
    <w:p w14:paraId="7A263908" w14:textId="622D8CED" w:rsidR="00FA5D77" w:rsidRPr="00740167" w:rsidRDefault="00FA5D77" w:rsidP="009359B4">
      <w:pPr>
        <w:rPr>
          <w:rFonts w:ascii="Cambria" w:hAnsi="Cambria"/>
          <w:bCs/>
          <w:sz w:val="24"/>
          <w:szCs w:val="24"/>
        </w:rPr>
      </w:pPr>
      <w:r w:rsidRPr="00740167">
        <w:rPr>
          <w:rFonts w:ascii="Cambria" w:hAnsi="Cambria"/>
          <w:bCs/>
          <w:sz w:val="24"/>
          <w:szCs w:val="24"/>
        </w:rPr>
        <w:t>FastQC(</w:t>
      </w:r>
      <w:r w:rsidR="00795C93" w:rsidRPr="00795C93">
        <w:rPr>
          <w:rFonts w:ascii="Cambria" w:hAnsi="Cambria"/>
          <w:bCs/>
          <w:sz w:val="24"/>
          <w:szCs w:val="24"/>
        </w:rPr>
        <w:t>consolidated in MultiQC format</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1</w:t>
      </w:r>
      <w:r w:rsidR="00795C93"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PerBase Sequence Content, Per Sequence GC Content, Per Base N Content, Sequence Length Distribution, Duplicate Sequences, </w:t>
      </w:r>
    </w:p>
    <w:p w14:paraId="2766EC15"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Overrepresented Sequences, Adapter Content, Kmer Content, Per Tile Sequence Quality. For all fastqc results, please refer to  </w:t>
      </w:r>
    </w:p>
    <w:p w14:paraId="327BA4FE" w14:textId="77777777" w:rsidR="00FA5D77"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F4D39A8"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2. </w:t>
      </w:r>
      <w:r w:rsidR="00FA5D77" w:rsidRPr="00FA5D77">
        <w:rPr>
          <w:rFonts w:ascii="Cambria" w:hAnsi="Cambria"/>
          <w:b/>
          <w:color w:val="365F91"/>
          <w:sz w:val="24"/>
          <w:szCs w:val="24"/>
        </w:rPr>
        <w:t xml:space="preserve">SEQUENCING DUPLICATION RATE CHECK </w:t>
      </w:r>
    </w:p>
    <w:p w14:paraId="4387A81D"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flowcells), or duplicates generated when a template molecule on a flowcell seeds more than 1 cluster on a flowcell (on patterned flowcells).  We use Picard MarkDuplicates to remove duplicate reads from both lane level BAM files and subject (merged lane) level BAM files.  The lane level duplication rate consists of optical duplicates within the same sequencing lane and PCR duplicates within one sample prep library run on </w:t>
      </w:r>
      <w:r w:rsidRPr="00740167">
        <w:rPr>
          <w:rFonts w:ascii="Cambria" w:hAnsi="Cambria"/>
          <w:bCs/>
          <w:sz w:val="24"/>
          <w:szCs w:val="24"/>
        </w:rPr>
        <w:lastRenderedPageBreak/>
        <w:t xml:space="preserve">one lane.  The subject level duplication rate consists of PCR duplicates coming from the same sample prep library run across two or more lane level BAM files.  Below is a beeswarm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3BE3B69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9E1D7D1"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8212F89" w14:textId="3193C34F"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3. </w:t>
      </w:r>
      <w:r w:rsidR="00FA5D77" w:rsidRPr="00FA5D77">
        <w:rPr>
          <w:rFonts w:ascii="Cambria" w:hAnsi="Cambria"/>
          <w:b/>
          <w:color w:val="365F91"/>
          <w:sz w:val="24"/>
          <w:szCs w:val="24"/>
        </w:rPr>
        <w:t xml:space="preserve">CONTAMINATION CHECK </w:t>
      </w:r>
    </w:p>
    <w:p w14:paraId="0C2986F8" w14:textId="5CD11079" w:rsidR="00FA5D77" w:rsidRPr="00740167" w:rsidRDefault="00FA5D77" w:rsidP="009359B4">
      <w:pPr>
        <w:rPr>
          <w:rFonts w:ascii="Cambria" w:hAnsi="Cambria"/>
          <w:bCs/>
          <w:sz w:val="24"/>
          <w:szCs w:val="24"/>
        </w:rPr>
      </w:pPr>
      <w:r w:rsidRPr="00740167">
        <w:rPr>
          <w:rFonts w:ascii="Cambria" w:hAnsi="Cambria"/>
          <w:bCs/>
          <w:sz w:val="24"/>
          <w:szCs w:val="24"/>
        </w:rPr>
        <w:t xml:space="preserve">We use </w:t>
      </w:r>
      <w:r w:rsidR="00795C93" w:rsidRPr="00795C93">
        <w:rPr>
          <w:rFonts w:ascii="Cambria" w:hAnsi="Cambria"/>
          <w:bCs/>
          <w:sz w:val="24"/>
          <w:szCs w:val="24"/>
        </w:rPr>
        <w:t>verifyBamID</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2</w:t>
      </w:r>
      <w:r w:rsidR="00795C93" w:rsidRPr="00DA30A5">
        <w:rPr>
          <w:color w:val="000000" w:themeColor="text1"/>
        </w:rPr>
        <w:fldChar w:fldCharType="end"/>
      </w:r>
      <w:r w:rsidRPr="00740167">
        <w:rPr>
          <w:rFonts w:ascii="Cambria" w:hAnsi="Cambria"/>
          <w:bCs/>
          <w:sz w:val="24"/>
          <w:szCs w:val="24"/>
        </w:rPr>
        <w:t xml:space="preserve"> to cross-individual contamination.  </w:t>
      </w:r>
      <w:r w:rsidR="00795C93" w:rsidRPr="00795C93">
        <w:rPr>
          <w:rFonts w:ascii="Cambria" w:hAnsi="Cambria"/>
          <w:bCs/>
          <w:sz w:val="24"/>
          <w:szCs w:val="24"/>
        </w:rPr>
        <w:t>Note that verifyBamID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9458181" w14:textId="77777777" w:rsidR="00FA5D77" w:rsidRPr="009359B4" w:rsidRDefault="00FA5D77" w:rsidP="009359B4">
      <w:pPr>
        <w:rPr>
          <w:rFonts w:ascii="Cambria" w:hAnsi="Cambria"/>
          <w:b/>
          <w:sz w:val="24"/>
          <w:szCs w:val="24"/>
        </w:rPr>
      </w:pPr>
    </w:p>
    <w:p w14:paraId="3A861153" w14:textId="77777777" w:rsidR="00FA5D77" w:rsidRPr="00FA5D77" w:rsidRDefault="00FA5D77" w:rsidP="009359B4">
      <w:pPr>
        <w:rPr>
          <w:rFonts w:ascii="Cambria" w:hAnsi="Cambria"/>
          <w:b/>
          <w:color w:val="365F91"/>
          <w:sz w:val="24"/>
          <w:szCs w:val="24"/>
        </w:rPr>
      </w:pPr>
    </w:p>
    <w:p w14:paraId="4453605D" w14:textId="5ACAF3D2"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4. </w:t>
      </w:r>
      <w:r w:rsidR="00FA5D77" w:rsidRPr="00FA5D77">
        <w:rPr>
          <w:rFonts w:ascii="Cambria" w:hAnsi="Cambria"/>
          <w:b/>
          <w:color w:val="365F91"/>
          <w:sz w:val="24"/>
          <w:szCs w:val="24"/>
        </w:rPr>
        <w:t xml:space="preserve">COVERAGE CHECK </w:t>
      </w:r>
    </w:p>
    <w:p w14:paraId="4DA4A700" w14:textId="3F3591D9" w:rsidR="00FA5D77" w:rsidRPr="00740167" w:rsidRDefault="00795C93" w:rsidP="009359B4">
      <w:pPr>
        <w:rPr>
          <w:rFonts w:ascii="Cambria" w:hAnsi="Cambria"/>
          <w:bCs/>
          <w:sz w:val="24"/>
          <w:szCs w:val="24"/>
        </w:rPr>
      </w:pPr>
      <w:r w:rsidRPr="00795C93">
        <w:rPr>
          <w:rFonts w:ascii="Cambria" w:hAnsi="Cambria"/>
          <w:bCs/>
          <w:sz w:val="24"/>
          <w:szCs w:val="24"/>
        </w:rPr>
        <w:lastRenderedPageBreak/>
        <w:t>Average coverage across all case and control subjects is shown in Figure 3. It was calculated based on capturekit region using samtools mpileup function and sorted from lowest to highest. The targeted coverage for germline exome sequencing is on average 40X and 80% of capture region above 15X.The coverage distribution of each sample was also plotted using mosdepth software</w:t>
      </w:r>
      <w:r w:rsidRPr="00DA30A5">
        <w:rPr>
          <w:color w:val="000000" w:themeColor="text1"/>
        </w:rPr>
        <w:fldChar w:fldCharType="begin"/>
      </w:r>
      <w:r w:rsidRPr="00DA30A5">
        <w:rPr>
          <w:color w:val="000000" w:themeColor="text1"/>
        </w:rPr>
        <w:instrText xml:space="preserve"> ADDIN EN.CITE &lt;EndNote&gt;&lt;Cite&gt;&lt;Author&gt;Pedersen&lt;/Author&gt;&lt;Year&gt;2018&lt;/Year&gt;&lt;RecNum&gt;3&lt;/RecNum&gt;&lt;DisplayText&gt;&lt;style face="superscript"&gt;3&lt;/style&gt;&lt;/DisplayText&gt;&lt;record&gt;&lt;rec-number&gt;3&lt;/rec-number&gt;&lt;foreign-keys&gt;&lt;key app="EN" db-id="w5f0rv092r5tz6e005vps0ddadxvpr0dzvtt" timestamp="1586810768"&gt;3&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A30A5">
        <w:rPr>
          <w:color w:val="000000" w:themeColor="text1"/>
        </w:rPr>
        <w:fldChar w:fldCharType="separate"/>
      </w:r>
      <w:r w:rsidRPr="00DA30A5">
        <w:rPr>
          <w:noProof/>
          <w:color w:val="000000" w:themeColor="text1"/>
          <w:vertAlign w:val="superscript"/>
        </w:rPr>
        <w:t>3</w:t>
      </w:r>
      <w:r w:rsidRPr="00DA30A5">
        <w:rPr>
          <w:color w:val="000000" w:themeColor="text1"/>
        </w:rPr>
        <w:fldChar w:fldCharType="end"/>
      </w:r>
      <w:r>
        <w:rPr>
          <w:rFonts w:ascii="Cambria" w:hAnsi="Cambria"/>
          <w:bCs/>
          <w:sz w:val="24"/>
          <w:szCs w:val="24"/>
        </w:rPr>
        <w:t>.</w:t>
      </w:r>
      <w:r w:rsidR="00FA5D77" w:rsidRPr="00740167">
        <w:rPr>
          <w:rFonts w:ascii="Cambria" w:hAnsi="Cambria"/>
          <w:bCs/>
          <w:sz w:val="24"/>
          <w:szCs w:val="24"/>
        </w:rPr>
        <w:t xml:space="preserve"> </w:t>
      </w:r>
      <w:r>
        <w:rPr>
          <w:rFonts w:ascii="Cambria" w:hAnsi="Cambria"/>
          <w:bCs/>
          <w:sz w:val="24"/>
          <w:szCs w:val="24"/>
        </w:rPr>
        <w:t>P</w:t>
      </w:r>
      <w:r w:rsidR="00FA5D77" w:rsidRPr="00740167">
        <w:rPr>
          <w:rFonts w:ascii="Cambria" w:hAnsi="Cambria"/>
          <w:bCs/>
          <w:sz w:val="24"/>
          <w:szCs w:val="24"/>
        </w:rPr>
        <w:t xml:space="preserve">lease refer to build directory for mosdepth plots for each group: </w:t>
      </w:r>
    </w:p>
    <w:p w14:paraId="40A79553" w14:textId="77777777" w:rsidR="00FA5D77" w:rsidRPr="009359B4" w:rsidRDefault="00FA5D77" w:rsidP="009359B4">
      <w:pPr>
        <w:rPr>
          <w:rFonts w:ascii="Cambria" w:hAnsi="Cambria"/>
          <w:b/>
          <w:sz w:val="24"/>
          <w:szCs w:val="24"/>
        </w:rPr>
      </w:pPr>
      <w:r w:rsidRPr="009359B4">
        <w:rPr>
          <w:rFonts w:ascii="Cambria" w:hAnsi="Cambria"/>
          <w:b/>
          <w:sz w:val="24"/>
          <w:szCs w:val="24"/>
        </w:rPr>
        <w:t>MOSDEPTH_DIR</w:t>
      </w:r>
    </w:p>
    <w:p w14:paraId="7818615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0A5087B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5. </w:t>
      </w:r>
      <w:r w:rsidR="00FA5D77" w:rsidRPr="00FA5D77">
        <w:rPr>
          <w:rFonts w:ascii="Cambria" w:hAnsi="Cambria"/>
          <w:b/>
          <w:color w:val="365F91"/>
          <w:sz w:val="24"/>
          <w:szCs w:val="24"/>
        </w:rPr>
        <w:t xml:space="preserve">EXOMECQA </w:t>
      </w:r>
    </w:p>
    <w:p w14:paraId="0AB12488" w14:textId="307AE109" w:rsidR="00C408AD" w:rsidRPr="00C408AD" w:rsidRDefault="00C408AD" w:rsidP="00C408AD">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 are calculated based on both GENE_NUM genes and EXON_NUM target regions of capturekit bed file across the all samples.</w:t>
      </w:r>
    </w:p>
    <w:p w14:paraId="48D31ADF" w14:textId="77777777" w:rsidR="00C408AD" w:rsidRPr="00C408AD" w:rsidRDefault="00C408AD" w:rsidP="00C408AD">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65BAAFF5"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45FD26C4"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1BC50219" w:rsidR="00FA5D77" w:rsidRPr="009359B4" w:rsidRDefault="00C408AD" w:rsidP="00C408AD">
      <w:pPr>
        <w:rPr>
          <w:rFonts w:ascii="Cambria" w:hAnsi="Cambria"/>
          <w:b/>
          <w:sz w:val="24"/>
          <w:szCs w:val="24"/>
        </w:rPr>
      </w:pPr>
      <w:r w:rsidRPr="00C408AD">
        <w:rPr>
          <w:rFonts w:ascii="Cambria" w:hAnsi="Cambria"/>
          <w:bCs/>
          <w:sz w:val="24"/>
          <w:szCs w:val="24"/>
        </w:rPr>
        <w:lastRenderedPageBreak/>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F9174A2" w14:textId="77777777" w:rsidR="00FA5D77" w:rsidRPr="009359B4" w:rsidRDefault="00FA5D77" w:rsidP="009359B4">
      <w:pPr>
        <w:rPr>
          <w:rFonts w:ascii="Cambria" w:hAnsi="Cambria"/>
          <w:b/>
          <w:sz w:val="24"/>
          <w:szCs w:val="24"/>
        </w:rPr>
      </w:pP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6C186A9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FBD96A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78B167B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for </w:t>
      </w:r>
      <w:r w:rsidR="00740167">
        <w:rPr>
          <w:rFonts w:ascii="Cambria" w:hAnsi="Cambria"/>
          <w:b/>
          <w:sz w:val="24"/>
          <w:szCs w:val="24"/>
        </w:rPr>
        <w:t>all</w:t>
      </w:r>
      <w:r w:rsidRPr="009359B4">
        <w:rPr>
          <w:rFonts w:ascii="Cambria" w:hAnsi="Cambria"/>
          <w:b/>
          <w:sz w:val="24"/>
          <w:szCs w:val="24"/>
        </w:rPr>
        <w:t xml:space="preserve"> sampl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0D6A31C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6. </w:t>
      </w:r>
      <w:r w:rsidR="00FA5D77" w:rsidRPr="00FA5D77">
        <w:rPr>
          <w:rFonts w:ascii="Cambria" w:hAnsi="Cambria"/>
          <w:b/>
          <w:color w:val="365F91"/>
          <w:sz w:val="24"/>
          <w:szCs w:val="24"/>
        </w:rPr>
        <w:t xml:space="preserve">PRE-CALLING QC CHECK </w:t>
      </w:r>
    </w:p>
    <w:p w14:paraId="03690CF2"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picard </w:t>
      </w:r>
    </w:p>
    <w:p w14:paraId="7804C735" w14:textId="6A5B2AB2" w:rsidR="00C408AD" w:rsidRDefault="00C408AD" w:rsidP="00C408AD">
      <w:pPr>
        <w:rPr>
          <w:rFonts w:ascii="Cambria" w:hAnsi="Cambria"/>
          <w:bCs/>
          <w:sz w:val="24"/>
          <w:szCs w:val="24"/>
        </w:rPr>
      </w:pPr>
      <w:r w:rsidRPr="00C408AD">
        <w:rPr>
          <w:rFonts w:ascii="Cambria" w:hAnsi="Cambria"/>
          <w:bCs/>
          <w:sz w:val="24"/>
          <w:szCs w:val="24"/>
        </w:rPr>
        <w:t>CollectHsMetrics, average oxidation quality from picard CollectOxoGMetrics and lowest preadapter/baitbias total score from picard CollectSequencingArtifactMetrics in this summary. For more details and metrics, refer to the PRECALLING_QC_REPORT</w:t>
      </w:r>
      <w:r>
        <w:rPr>
          <w:rFonts w:ascii="Cambria" w:hAnsi="Cambria"/>
          <w:bCs/>
          <w:sz w:val="24"/>
          <w:szCs w:val="24"/>
        </w:rPr>
        <w:t>:</w:t>
      </w:r>
    </w:p>
    <w:p w14:paraId="1DCC1D89" w14:textId="59B7B76D" w:rsidR="00FA5D77" w:rsidRPr="009359B4" w:rsidRDefault="00FA5D77" w:rsidP="00C408AD">
      <w:pPr>
        <w:rPr>
          <w:rFonts w:ascii="Cambria" w:hAnsi="Cambria"/>
          <w:b/>
          <w:sz w:val="24"/>
          <w:szCs w:val="24"/>
        </w:rPr>
      </w:pPr>
      <w:r w:rsidRPr="009359B4">
        <w:rPr>
          <w:rFonts w:ascii="Cambria" w:hAnsi="Cambria"/>
          <w:b/>
          <w:sz w:val="24"/>
          <w:szCs w:val="24"/>
        </w:rPr>
        <w:t xml:space="preserve">  PRECALLING_QC_REPORT</w:t>
      </w:r>
    </w:p>
    <w:p w14:paraId="03177316" w14:textId="77777777" w:rsidR="00C408AD" w:rsidRPr="00C408AD" w:rsidRDefault="00C408AD" w:rsidP="00C408AD">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cvg" targets to the mean coverage level in those targets. Lower Fold 80 score is indicative of more even coverage across targets.</w:t>
      </w:r>
    </w:p>
    <w:p w14:paraId="35A6BEC0" w14:textId="15E997B3" w:rsidR="00C408AD" w:rsidRPr="00C408AD" w:rsidRDefault="00C408AD" w:rsidP="00C408AD">
      <w:pPr>
        <w:rPr>
          <w:rFonts w:ascii="Cambria" w:hAnsi="Cambria"/>
          <w:bCs/>
          <w:sz w:val="24"/>
          <w:szCs w:val="24"/>
        </w:rPr>
      </w:pPr>
      <w:r w:rsidRPr="00C408AD">
        <w:rPr>
          <w:rFonts w:ascii="Cambria" w:hAnsi="Cambria"/>
          <w:bCs/>
          <w:sz w:val="24"/>
          <w:szCs w:val="24"/>
        </w:rPr>
        <w:t>CollectOxoGMetrics calculates the Phred-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w:t>
      </w:r>
      <w:r w:rsidRPr="00C408AD">
        <w:rPr>
          <w:rFonts w:ascii="Cambria" w:hAnsi="Cambria"/>
          <w:bCs/>
          <w:sz w:val="24"/>
          <w:szCs w:val="24"/>
        </w:rPr>
        <w:lastRenderedPageBreak/>
        <w:t>context, sequencing read orientation, and the characteristic low allelic frequency.  Higher scores indicate lower probability of artifactual calls.  In Figure 6, average oxidation Qscore and lowest Qscore from all contexts are boxploted to see the distribution among all subjects.</w:t>
      </w:r>
    </w:p>
    <w:p w14:paraId="10725DF5" w14:textId="58F0A896" w:rsidR="00FA5D77" w:rsidRPr="009359B4" w:rsidRDefault="00C408AD" w:rsidP="00C408AD">
      <w:pPr>
        <w:rPr>
          <w:rFonts w:ascii="Cambria" w:hAnsi="Cambria"/>
          <w:b/>
          <w:sz w:val="24"/>
          <w:szCs w:val="24"/>
        </w:rPr>
      </w:pPr>
      <w:r w:rsidRPr="00C408AD">
        <w:rPr>
          <w:rFonts w:ascii="Cambria" w:hAnsi="Cambria"/>
          <w:bCs/>
          <w:sz w:val="24"/>
          <w:szCs w:val="24"/>
        </w:rPr>
        <w:t>CollectSequencingArtifactMetrics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oxoG score and preadapter qscore at the 20-30 range.  In Figure 7, pre-adapter artifact Qscore and bait-bias artifact Qscore are boxploted to see the distribution among all subjects.</w:t>
      </w:r>
      <w:r w:rsidR="00FA5D77"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Preadapter and Baitbias Total Score for all samples </w:t>
      </w:r>
    </w:p>
    <w:p w14:paraId="50FDA694"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2DEC6C89"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48E4ADB9"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7. SEX CHECK </w:t>
      </w:r>
    </w:p>
    <w:p w14:paraId="29D8FE28" w14:textId="704E2604" w:rsidR="00FA5D77" w:rsidRPr="009359B4" w:rsidRDefault="00C408AD" w:rsidP="009359B4">
      <w:pPr>
        <w:rPr>
          <w:rFonts w:ascii="Cambria" w:hAnsi="Cambria"/>
          <w:b/>
          <w:sz w:val="24"/>
          <w:szCs w:val="24"/>
        </w:rPr>
      </w:pPr>
      <w:r w:rsidRPr="00C408AD">
        <w:rPr>
          <w:rFonts w:ascii="Cambria" w:hAnsi="Cambria"/>
          <w:bCs/>
          <w:sz w:val="24"/>
          <w:szCs w:val="24"/>
        </w:rPr>
        <w:t xml:space="preserve">Sample Sex was calculated based on the ratio of mapped reads to ChrY and ChrX.  Sex concordance was then checked between ChrY/ChrX mapping ratio from sequence data and IDENTIFILER detected sex. In Figure 8 and table 6,  </w:t>
      </w:r>
      <w:r>
        <w:rPr>
          <w:rFonts w:ascii="Cambria" w:hAnsi="Cambria"/>
          <w:bCs/>
          <w:sz w:val="24"/>
          <w:szCs w:val="24"/>
        </w:rPr>
        <w:t>SEX_OUTLIER</w:t>
      </w:r>
      <w:r w:rsidRPr="00C408AD">
        <w:rPr>
          <w:rFonts w:ascii="Cambria" w:hAnsi="Cambria"/>
          <w:bCs/>
          <w:sz w:val="24"/>
          <w:szCs w:val="24"/>
        </w:rPr>
        <w:t xml:space="preserve"> samples showed ChrY/ChrX values outlie the opposite se</w:t>
      </w: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ChrY/ChrX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lastRenderedPageBreak/>
        <w:t xml:space="preserve"> </w:t>
      </w:r>
    </w:p>
    <w:p w14:paraId="65FABA97" w14:textId="18F4C066"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8. </w:t>
      </w:r>
      <w:r w:rsidR="00FA5D77" w:rsidRPr="00FA5D77">
        <w:rPr>
          <w:rFonts w:ascii="Cambria" w:hAnsi="Cambria"/>
          <w:b/>
          <w:color w:val="365F91"/>
          <w:sz w:val="24"/>
          <w:szCs w:val="24"/>
        </w:rPr>
        <w:t xml:space="preserve">ANCESTRY CHECK </w:t>
      </w:r>
    </w:p>
    <w:p w14:paraId="2EFB92D6" w14:textId="13727EED" w:rsidR="00FA5D77" w:rsidRPr="009359B4" w:rsidRDefault="00C408AD" w:rsidP="009359B4">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9464E3E"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9. </w:t>
      </w:r>
      <w:r w:rsidR="00FA5D77" w:rsidRPr="00FA5D77">
        <w:rPr>
          <w:rFonts w:ascii="Cambria" w:hAnsi="Cambria"/>
          <w:b/>
          <w:color w:val="365F91"/>
          <w:sz w:val="24"/>
          <w:szCs w:val="24"/>
        </w:rPr>
        <w:t xml:space="preserve">POST-CALLING QC CHECK </w:t>
      </w:r>
    </w:p>
    <w:p w14:paraId="3CE2538C" w14:textId="611224D4" w:rsidR="00FA5D77" w:rsidRPr="00740167" w:rsidRDefault="00FA5D77" w:rsidP="009359B4">
      <w:pPr>
        <w:rPr>
          <w:rFonts w:ascii="Cambria" w:hAnsi="Cambria"/>
          <w:bCs/>
          <w:sz w:val="24"/>
          <w:szCs w:val="24"/>
        </w:rPr>
      </w:pPr>
      <w:r w:rsidRPr="00740167">
        <w:rPr>
          <w:rFonts w:ascii="Cambria" w:hAnsi="Cambria"/>
          <w:bCs/>
          <w:sz w:val="24"/>
          <w:szCs w:val="24"/>
        </w:rPr>
        <w:t xml:space="preserve">After Ensemble variant calling pipeline, we perform a standard post variant calling qc check on ensemble variants. Items checked include: </w:t>
      </w:r>
      <w:r w:rsidR="00740167" w:rsidRPr="00740167">
        <w:rPr>
          <w:rFonts w:ascii="Cambria" w:hAnsi="Cambria"/>
          <w:bCs/>
          <w:sz w:val="24"/>
          <w:szCs w:val="24"/>
        </w:rPr>
        <w:t xml:space="preserve">all </w:t>
      </w:r>
      <w:r w:rsidRPr="00740167">
        <w:rPr>
          <w:rFonts w:ascii="Cambria" w:hAnsi="Cambria"/>
          <w:bCs/>
          <w:sz w:val="24"/>
          <w:szCs w:val="24"/>
        </w:rPr>
        <w:t xml:space="preserve">base change </w:t>
      </w:r>
      <w:r w:rsidR="00740167" w:rsidRPr="00740167">
        <w:rPr>
          <w:rFonts w:ascii="Cambria" w:hAnsi="Cambria"/>
          <w:bCs/>
          <w:sz w:val="24"/>
          <w:szCs w:val="24"/>
        </w:rPr>
        <w:t xml:space="preserve">and indel </w:t>
      </w:r>
      <w:r w:rsidRPr="00740167">
        <w:rPr>
          <w:rFonts w:ascii="Cambria" w:hAnsi="Cambria"/>
          <w:bCs/>
          <w:sz w:val="24"/>
          <w:szCs w:val="24"/>
        </w:rPr>
        <w:t xml:space="preserve">counts </w:t>
      </w:r>
      <w:r w:rsidR="00740167" w:rsidRPr="00740167">
        <w:rPr>
          <w:rFonts w:ascii="Cambria" w:hAnsi="Cambria"/>
          <w:bCs/>
          <w:sz w:val="24"/>
          <w:szCs w:val="24"/>
        </w:rPr>
        <w:t>based on capture region and ensemble PASS flag filtered pair call results. PASS flag means.</w:t>
      </w:r>
      <w:bookmarkStart w:id="2" w:name="_GoBack"/>
      <w:bookmarkEnd w:id="2"/>
    </w:p>
    <w:p w14:paraId="4EA18B2A" w14:textId="15FDB66F" w:rsidR="00FA5D77" w:rsidRPr="009359B4" w:rsidRDefault="00FA5D77" w:rsidP="009359B4">
      <w:pPr>
        <w:rPr>
          <w:rFonts w:ascii="Cambria" w:hAnsi="Cambria"/>
          <w:b/>
          <w:sz w:val="24"/>
          <w:szCs w:val="24"/>
        </w:rPr>
      </w:pPr>
    </w:p>
    <w:p w14:paraId="3EA1211E" w14:textId="29D48DBB" w:rsidR="00D8366C" w:rsidRDefault="00D8366C" w:rsidP="00D8366C">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a</w:t>
      </w:r>
      <w:r w:rsidRPr="009359B4">
        <w:rPr>
          <w:rFonts w:ascii="Cambria" w:hAnsi="Cambria"/>
          <w:b/>
          <w:sz w:val="24"/>
          <w:szCs w:val="24"/>
        </w:rPr>
        <w:t>.</w:t>
      </w:r>
      <w:r>
        <w:rPr>
          <w:rFonts w:ascii="Cambria" w:hAnsi="Cambria"/>
          <w:b/>
          <w:sz w:val="24"/>
          <w:szCs w:val="24"/>
        </w:rPr>
        <w:t xml:space="preserve"> VAF distribution across all</w:t>
      </w:r>
      <w:r w:rsidRPr="009359B4">
        <w:rPr>
          <w:rFonts w:ascii="Cambria" w:hAnsi="Cambria"/>
          <w:b/>
          <w:sz w:val="24"/>
          <w:szCs w:val="24"/>
        </w:rPr>
        <w:t xml:space="preserve"> base change</w:t>
      </w:r>
      <w:r>
        <w:rPr>
          <w:rFonts w:ascii="Cambria" w:hAnsi="Cambria"/>
          <w:b/>
          <w:sz w:val="24"/>
          <w:szCs w:val="24"/>
        </w:rPr>
        <w:t>s</w:t>
      </w:r>
      <w:r w:rsidRPr="009359B4">
        <w:rPr>
          <w:rFonts w:ascii="Cambria" w:hAnsi="Cambria"/>
          <w:b/>
          <w:sz w:val="24"/>
          <w:szCs w:val="24"/>
        </w:rPr>
        <w:t xml:space="preserve">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DB7FC86" w:rsidR="00FA5D77" w:rsidRDefault="00FA5D77" w:rsidP="009359B4">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b</w:t>
      </w:r>
      <w:r w:rsidRPr="009359B4">
        <w:rPr>
          <w:rFonts w:ascii="Cambria" w:hAnsi="Cambria"/>
          <w:b/>
          <w:sz w:val="24"/>
          <w:szCs w:val="24"/>
        </w:rPr>
        <w:t xml:space="preserve">. base change counts per disease group </w:t>
      </w:r>
    </w:p>
    <w:p w14:paraId="048F974C" w14:textId="13ABF768" w:rsidR="00D247C2" w:rsidRDefault="00D247C2" w:rsidP="009359B4">
      <w:pPr>
        <w:rPr>
          <w:rFonts w:ascii="Cambria" w:hAnsi="Cambria"/>
          <w:b/>
          <w:sz w:val="24"/>
          <w:szCs w:val="24"/>
        </w:rPr>
      </w:pPr>
    </w:p>
    <w:p w14:paraId="473F1E7B" w14:textId="37AFFD35" w:rsidR="00D247C2" w:rsidRDefault="00D247C2" w:rsidP="009359B4">
      <w:pPr>
        <w:rPr>
          <w:rFonts w:ascii="Cambria" w:hAnsi="Cambria"/>
          <w:b/>
          <w:color w:val="365F91"/>
          <w:sz w:val="24"/>
          <w:szCs w:val="24"/>
        </w:rPr>
      </w:pPr>
      <w:r w:rsidRPr="00D247C2">
        <w:rPr>
          <w:rFonts w:ascii="Cambria" w:hAnsi="Cambria"/>
          <w:b/>
          <w:color w:val="365F91"/>
          <w:sz w:val="24"/>
          <w:szCs w:val="24"/>
        </w:rPr>
        <w:t>10. BAM</w:t>
      </w:r>
      <w:r>
        <w:rPr>
          <w:rFonts w:ascii="Cambria" w:hAnsi="Cambria"/>
          <w:b/>
          <w:color w:val="365F91"/>
          <w:sz w:val="24"/>
          <w:szCs w:val="24"/>
        </w:rPr>
        <w:t>-</w:t>
      </w:r>
      <w:r w:rsidRPr="00D247C2">
        <w:rPr>
          <w:rFonts w:ascii="Cambria" w:hAnsi="Cambria"/>
          <w:b/>
          <w:color w:val="365F91"/>
          <w:sz w:val="24"/>
          <w:szCs w:val="24"/>
        </w:rPr>
        <w:t>MATCHER CHECK</w:t>
      </w:r>
    </w:p>
    <w:p w14:paraId="4E753A59" w14:textId="6FCB6B51" w:rsidR="00D247C2" w:rsidRDefault="00D247C2" w:rsidP="009359B4">
      <w:pPr>
        <w:rPr>
          <w:rFonts w:ascii="Cambria" w:hAnsi="Cambria"/>
          <w:bCs/>
          <w:sz w:val="24"/>
          <w:szCs w:val="24"/>
        </w:rPr>
      </w:pPr>
      <w:r w:rsidRPr="00ED6EC3">
        <w:rPr>
          <w:rFonts w:ascii="Cambria" w:hAnsi="Cambria"/>
          <w:bCs/>
          <w:sz w:val="24"/>
          <w:szCs w:val="24"/>
        </w:rPr>
        <w:t>BAM-matcher</w:t>
      </w:r>
      <w:r w:rsidR="00C408AD" w:rsidRPr="00DA30A5">
        <w:rPr>
          <w:color w:val="000000" w:themeColor="text1"/>
        </w:rPr>
        <w:t xml:space="preserve"> </w:t>
      </w:r>
      <w:r w:rsidR="00C408AD" w:rsidRPr="00DA30A5">
        <w:rPr>
          <w:color w:val="000000" w:themeColor="text1"/>
        </w:rPr>
        <w:fldChar w:fldCharType="begin"/>
      </w:r>
      <w:r w:rsidR="00C408AD"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00C408AD" w:rsidRPr="00DA30A5">
        <w:rPr>
          <w:color w:val="000000" w:themeColor="text1"/>
        </w:rPr>
        <w:fldChar w:fldCharType="separate"/>
      </w:r>
      <w:r w:rsidR="00C408AD" w:rsidRPr="00DA30A5">
        <w:rPr>
          <w:noProof/>
          <w:color w:val="000000" w:themeColor="text1"/>
          <w:vertAlign w:val="superscript"/>
        </w:rPr>
        <w:t>7</w:t>
      </w:r>
      <w:r w:rsidR="00C408AD" w:rsidRPr="00DA30A5">
        <w:rPr>
          <w:color w:val="000000" w:themeColor="text1"/>
        </w:rPr>
        <w:fldChar w:fldCharType="end"/>
      </w:r>
      <w:r w:rsidR="00C408AD" w:rsidRPr="00DA30A5">
        <w:rPr>
          <w:color w:val="000000" w:themeColor="text1"/>
        </w:rPr>
        <w:t xml:space="preserve"> </w:t>
      </w:r>
      <w:r w:rsidRPr="00ED6EC3">
        <w:rPr>
          <w:rFonts w:ascii="Cambria" w:hAnsi="Cambria"/>
          <w:bCs/>
          <w:sz w:val="24"/>
          <w:szCs w:val="24"/>
        </w:rPr>
        <w:t xml:space="preserve"> is one of the standard method to detect mislabeled pair samples for tumor normal pair somatic calls in high throughput sequencing data.  </w:t>
      </w:r>
      <w:r w:rsidR="00ED6EC3">
        <w:rPr>
          <w:rFonts w:ascii="Cambria" w:hAnsi="Cambria"/>
          <w:bCs/>
          <w:sz w:val="24"/>
          <w:szCs w:val="24"/>
        </w:rPr>
        <w:t xml:space="preserve">Matching samples(same individual) will have at common fraction close to 1. Siblings and </w:t>
      </w:r>
      <w:r w:rsidR="00ED6EC3">
        <w:rPr>
          <w:rFonts w:ascii="Cambria" w:hAnsi="Cambria"/>
          <w:bCs/>
          <w:sz w:val="24"/>
          <w:szCs w:val="24"/>
        </w:rPr>
        <w:lastRenderedPageBreak/>
        <w:t xml:space="preserve">parent-child generated have common fraction between 0.5-0.7. Unrelated samples will have common fraction below 0.5. </w:t>
      </w:r>
    </w:p>
    <w:p w14:paraId="71C960D9" w14:textId="77777777" w:rsidR="00ED6EC3" w:rsidRPr="00ED6EC3" w:rsidRDefault="00ED6EC3" w:rsidP="009359B4">
      <w:pPr>
        <w:rPr>
          <w:rFonts w:ascii="Cambria" w:hAnsi="Cambria"/>
          <w:bCs/>
          <w:sz w:val="24"/>
          <w:szCs w:val="24"/>
        </w:rPr>
      </w:pPr>
    </w:p>
    <w:p w14:paraId="254EAB8E" w14:textId="626B8A9B" w:rsidR="00FA5D77" w:rsidRPr="009359B4" w:rsidRDefault="00C16227" w:rsidP="009359B4">
      <w:pPr>
        <w:rPr>
          <w:rFonts w:ascii="Cambria" w:hAnsi="Cambria"/>
          <w:b/>
          <w:sz w:val="24"/>
          <w:szCs w:val="24"/>
        </w:rPr>
      </w:pPr>
      <w:r w:rsidRPr="00C16227">
        <w:rPr>
          <w:rFonts w:ascii="Cambria" w:hAnsi="Cambria"/>
          <w:b/>
          <w:sz w:val="24"/>
          <w:szCs w:val="24"/>
        </w:rPr>
        <w:t>Figure 11. scatter plot of testing site count against concordant rate</w:t>
      </w:r>
      <w:r w:rsidR="00FA5D77" w:rsidRPr="009359B4">
        <w:rPr>
          <w:rFonts w:ascii="Cambria" w:hAnsi="Cambria"/>
          <w:b/>
          <w:sz w:val="24"/>
          <w:szCs w:val="24"/>
        </w:rPr>
        <w:t xml:space="preserve"> </w:t>
      </w:r>
    </w:p>
    <w:p w14:paraId="66469B13" w14:textId="78C56320" w:rsidR="001E215F" w:rsidRDefault="001E215F" w:rsidP="00E54AFF">
      <w:pPr>
        <w:jc w:val="center"/>
        <w:rPr>
          <w:rFonts w:eastAsia="Times New Roman" w:cs="Calibri"/>
          <w:color w:val="000000"/>
          <w:sz w:val="14"/>
          <w:szCs w:val="14"/>
          <w:lang w:eastAsia="ko-KR"/>
        </w:rPr>
      </w:pPr>
    </w:p>
    <w:p w14:paraId="00190248" w14:textId="77777777" w:rsidR="00795C93" w:rsidRPr="00C408AD" w:rsidRDefault="00795C93" w:rsidP="00C408AD">
      <w:pPr>
        <w:rPr>
          <w:rFonts w:ascii="Cambria" w:hAnsi="Cambria"/>
          <w:bCs/>
          <w:sz w:val="24"/>
          <w:szCs w:val="24"/>
        </w:rPr>
      </w:pPr>
      <w:r w:rsidRPr="00C408AD">
        <w:rPr>
          <w:rFonts w:ascii="Cambria" w:hAnsi="Cambria"/>
          <w:bCs/>
          <w:sz w:val="24"/>
          <w:szCs w:val="24"/>
        </w:rPr>
        <w:t>References</w:t>
      </w:r>
    </w:p>
    <w:p w14:paraId="5A793CF3" w14:textId="77777777" w:rsidR="00795C93" w:rsidRPr="00C408AD" w:rsidRDefault="00795C93" w:rsidP="00C408AD">
      <w:pPr>
        <w:rPr>
          <w:rFonts w:ascii="Cambria" w:hAnsi="Cambria"/>
          <w:bCs/>
          <w:sz w:val="24"/>
          <w:szCs w:val="24"/>
        </w:rPr>
      </w:pPr>
    </w:p>
    <w:p w14:paraId="78242A57" w14:textId="77777777" w:rsidR="00795C93" w:rsidRPr="00C408AD" w:rsidRDefault="00795C93" w:rsidP="00C408AD">
      <w:pPr>
        <w:rPr>
          <w:rFonts w:ascii="Cambria" w:hAnsi="Cambria"/>
          <w:bCs/>
          <w:sz w:val="24"/>
          <w:szCs w:val="24"/>
        </w:rPr>
      </w:pPr>
      <w:r w:rsidRPr="00C408AD">
        <w:rPr>
          <w:rFonts w:ascii="Cambria" w:hAnsi="Cambria"/>
          <w:bCs/>
          <w:sz w:val="24"/>
          <w:szCs w:val="24"/>
        </w:rPr>
        <w:fldChar w:fldCharType="begin"/>
      </w:r>
      <w:r w:rsidRPr="00C408AD">
        <w:rPr>
          <w:rFonts w:ascii="Cambria" w:hAnsi="Cambria"/>
          <w:bCs/>
          <w:sz w:val="24"/>
          <w:szCs w:val="24"/>
        </w:rPr>
        <w:instrText xml:space="preserve"> ADDIN EN.REFLIST </w:instrText>
      </w:r>
      <w:r w:rsidRPr="00C408AD">
        <w:rPr>
          <w:rFonts w:ascii="Cambria" w:hAnsi="Cambria"/>
          <w:bCs/>
          <w:sz w:val="24"/>
          <w:szCs w:val="24"/>
        </w:rPr>
        <w:fldChar w:fldCharType="separate"/>
      </w:r>
      <w:r w:rsidRPr="00C408AD">
        <w:rPr>
          <w:rFonts w:ascii="Cambria" w:hAnsi="Cambria"/>
          <w:bCs/>
          <w:sz w:val="24"/>
          <w:szCs w:val="24"/>
        </w:rPr>
        <w:t>1</w:t>
      </w:r>
      <w:r w:rsidRPr="00C408AD">
        <w:rPr>
          <w:rFonts w:ascii="Cambria" w:hAnsi="Cambria"/>
          <w:bCs/>
          <w:sz w:val="24"/>
          <w:szCs w:val="24"/>
        </w:rPr>
        <w:tab/>
        <w:t>Ewels, P., Magnusson, M., Lundin, S. &amp; Kaller, M. MultiQC: summarize analysis results for multiple tools and samples in a single report. Bioinformatics 32, 3047-3048, doi:10.1093/bioinformatics/btw354 (2016).</w:t>
      </w:r>
    </w:p>
    <w:p w14:paraId="1E7940F2" w14:textId="77777777" w:rsidR="00795C93" w:rsidRPr="00C408AD" w:rsidRDefault="00795C93" w:rsidP="00C408AD">
      <w:pPr>
        <w:rPr>
          <w:rFonts w:ascii="Cambria" w:hAnsi="Cambria"/>
          <w:bCs/>
          <w:sz w:val="24"/>
          <w:szCs w:val="24"/>
        </w:rPr>
      </w:pPr>
      <w:r w:rsidRPr="00C408AD">
        <w:rPr>
          <w:rFonts w:ascii="Cambria" w:hAnsi="Cambria"/>
          <w:bCs/>
          <w:sz w:val="24"/>
          <w:szCs w:val="24"/>
        </w:rPr>
        <w:t>2</w:t>
      </w:r>
      <w:r w:rsidRPr="00C408AD">
        <w:rPr>
          <w:rFonts w:ascii="Cambria" w:hAnsi="Cambria"/>
          <w:bCs/>
          <w:sz w:val="24"/>
          <w:szCs w:val="24"/>
        </w:rPr>
        <w:tab/>
        <w:t>Jun, G. et al. Detecting and estimating contamination of human DNA samples in sequencing and array-based genotype data. Am J Hum Genet 91, 839-848, doi:10.1016/j.ajhg.2012.09.004 (2012).</w:t>
      </w:r>
    </w:p>
    <w:p w14:paraId="2CBD48C6" w14:textId="77777777" w:rsidR="00795C93" w:rsidRPr="00C408AD" w:rsidRDefault="00795C93" w:rsidP="00C408AD">
      <w:pPr>
        <w:rPr>
          <w:rFonts w:ascii="Cambria" w:hAnsi="Cambria"/>
          <w:bCs/>
          <w:sz w:val="24"/>
          <w:szCs w:val="24"/>
        </w:rPr>
      </w:pPr>
      <w:r w:rsidRPr="00C408AD">
        <w:rPr>
          <w:rFonts w:ascii="Cambria" w:hAnsi="Cambria"/>
          <w:bCs/>
          <w:sz w:val="24"/>
          <w:szCs w:val="24"/>
        </w:rPr>
        <w:t>3</w:t>
      </w:r>
      <w:r w:rsidRPr="00C408AD">
        <w:rPr>
          <w:rFonts w:ascii="Cambria" w:hAnsi="Cambria"/>
          <w:bCs/>
          <w:sz w:val="24"/>
          <w:szCs w:val="24"/>
        </w:rPr>
        <w:tab/>
        <w:t>Pedersen, B. S. &amp; Quinlan, A. R. Mosdepth: quick coverage calculation for genomes and exomes. Bioinformatics 34, 867-868, doi:10.1093/bioinformatics/btx699 (2018).</w:t>
      </w:r>
    </w:p>
    <w:p w14:paraId="749DAAFE" w14:textId="77777777" w:rsidR="00795C93" w:rsidRPr="00C408AD" w:rsidRDefault="00795C93" w:rsidP="00C408AD">
      <w:pPr>
        <w:rPr>
          <w:rFonts w:ascii="Cambria" w:hAnsi="Cambria"/>
          <w:bCs/>
          <w:sz w:val="24"/>
          <w:szCs w:val="24"/>
        </w:rPr>
      </w:pPr>
      <w:r w:rsidRPr="00C408AD">
        <w:rPr>
          <w:rFonts w:ascii="Cambria" w:hAnsi="Cambria"/>
          <w:bCs/>
          <w:sz w:val="24"/>
          <w:szCs w:val="24"/>
        </w:rPr>
        <w:t>4</w:t>
      </w:r>
      <w:r w:rsidRPr="00C408AD">
        <w:rPr>
          <w:rFonts w:ascii="Cambria" w:hAnsi="Cambria"/>
          <w:bCs/>
          <w:sz w:val="24"/>
          <w:szCs w:val="24"/>
        </w:rPr>
        <w:tab/>
        <w:t>Wang, Q., Shashikant, C. S., Jensen, M., Altman, N. S. &amp; Girirajan, S. Novel metrics to measure coverage in whole exome sequencing datasets reveal local and global non-uniformity. Sci Rep 7, 885, doi:10.1038/s41598-017-01005-x (2017).</w:t>
      </w:r>
    </w:p>
    <w:p w14:paraId="5FB5D506" w14:textId="77777777" w:rsidR="00795C93" w:rsidRPr="00C408AD" w:rsidRDefault="00795C93" w:rsidP="00C408AD">
      <w:pPr>
        <w:rPr>
          <w:rFonts w:ascii="Cambria" w:hAnsi="Cambria"/>
          <w:bCs/>
          <w:sz w:val="24"/>
          <w:szCs w:val="24"/>
        </w:rPr>
      </w:pPr>
      <w:r w:rsidRPr="00C408AD">
        <w:rPr>
          <w:rFonts w:ascii="Cambria" w:hAnsi="Cambria"/>
          <w:bCs/>
          <w:sz w:val="24"/>
          <w:szCs w:val="24"/>
        </w:rPr>
        <w:t>5</w:t>
      </w:r>
      <w:r w:rsidRPr="00C408AD">
        <w:rPr>
          <w:rFonts w:ascii="Cambria" w:hAnsi="Cambria"/>
          <w:bCs/>
          <w:sz w:val="24"/>
          <w:szCs w:val="24"/>
        </w:rPr>
        <w:tab/>
        <w:t>Costello, M. et al. Discovery and characterization of artifactual mutations in deep coverage targeted capture sequencing data due to oxidative DNA damage during sample preparation. Nucleic Acids Res 41, e67, doi:10.1093/nar/gks1443 (2013).</w:t>
      </w:r>
    </w:p>
    <w:p w14:paraId="5DBA1FAB" w14:textId="77777777" w:rsidR="00795C93" w:rsidRPr="00C408AD" w:rsidRDefault="00795C93" w:rsidP="00C408AD">
      <w:pPr>
        <w:rPr>
          <w:rFonts w:ascii="Cambria" w:hAnsi="Cambria"/>
          <w:bCs/>
          <w:sz w:val="24"/>
          <w:szCs w:val="24"/>
        </w:rPr>
      </w:pPr>
      <w:r w:rsidRPr="00C408AD">
        <w:rPr>
          <w:rFonts w:ascii="Cambria" w:hAnsi="Cambria"/>
          <w:bCs/>
          <w:sz w:val="24"/>
          <w:szCs w:val="24"/>
        </w:rPr>
        <w:t>6</w:t>
      </w:r>
      <w:r w:rsidRPr="00C408AD">
        <w:rPr>
          <w:rFonts w:ascii="Cambria" w:hAnsi="Cambria"/>
          <w:bCs/>
          <w:sz w:val="24"/>
          <w:szCs w:val="24"/>
        </w:rPr>
        <w:tab/>
        <w:t>Wang, C., Zhan, X., Liang, L., Abecasis, G. R. &amp; Lin, X. Improved ancestry estimation for both genotyping and sequencing data using projection procrustes analysis and genotype imputation. Am J Hum Genet 96, 926-937, doi:10.1016/j.ajhg.2015.04.018 (2015).</w:t>
      </w:r>
    </w:p>
    <w:p w14:paraId="485DD0D1" w14:textId="3A3ACF3C" w:rsidR="00795C93" w:rsidRPr="00C408AD" w:rsidRDefault="00795C93" w:rsidP="00C408AD">
      <w:pPr>
        <w:rPr>
          <w:rFonts w:ascii="Cambria" w:hAnsi="Cambria"/>
          <w:bCs/>
          <w:sz w:val="24"/>
          <w:szCs w:val="24"/>
        </w:rPr>
      </w:pPr>
      <w:r w:rsidRPr="00C408AD">
        <w:rPr>
          <w:rFonts w:ascii="Cambria" w:hAnsi="Cambria"/>
          <w:bCs/>
          <w:sz w:val="24"/>
          <w:szCs w:val="24"/>
        </w:rPr>
        <w:t>7</w:t>
      </w:r>
      <w:r w:rsidRPr="00C408AD">
        <w:rPr>
          <w:rFonts w:ascii="Cambria" w:hAnsi="Cambria"/>
          <w:bCs/>
          <w:sz w:val="24"/>
          <w:szCs w:val="24"/>
        </w:rPr>
        <w:tab/>
      </w:r>
      <w:r w:rsidR="00C408AD" w:rsidRPr="00C408AD">
        <w:rPr>
          <w:rFonts w:ascii="Cambria" w:hAnsi="Cambria"/>
          <w:bCs/>
          <w:sz w:val="24"/>
          <w:szCs w:val="24"/>
        </w:rPr>
        <w:t>Paul P.S. Wang, Wendy T. Parker, Susan Branford, Andreas W. Schreiber</w:t>
      </w:r>
      <w:r w:rsidRPr="00C408AD">
        <w:rPr>
          <w:rFonts w:ascii="Cambria" w:hAnsi="Cambria"/>
          <w:bCs/>
          <w:sz w:val="24"/>
          <w:szCs w:val="24"/>
        </w:rPr>
        <w:t xml:space="preserve">. </w:t>
      </w:r>
      <w:r w:rsidR="00C408AD" w:rsidRPr="00C408AD">
        <w:rPr>
          <w:rFonts w:ascii="Cambria" w:hAnsi="Cambria"/>
          <w:bCs/>
          <w:sz w:val="24"/>
          <w:szCs w:val="24"/>
        </w:rPr>
        <w:t>BAM-matcher: a tool for rapid NGS sample matching</w:t>
      </w:r>
      <w:r w:rsidRPr="00C408AD">
        <w:rPr>
          <w:rFonts w:ascii="Cambria" w:hAnsi="Cambria"/>
          <w:bCs/>
          <w:sz w:val="24"/>
          <w:szCs w:val="24"/>
        </w:rPr>
        <w:t>. Bioinformatics 3</w:t>
      </w:r>
      <w:r w:rsidR="00B321FD">
        <w:rPr>
          <w:rFonts w:ascii="Cambria" w:hAnsi="Cambria"/>
          <w:bCs/>
          <w:sz w:val="24"/>
          <w:szCs w:val="24"/>
        </w:rPr>
        <w:t>2</w:t>
      </w:r>
      <w:r w:rsidRPr="00C408AD">
        <w:rPr>
          <w:rFonts w:ascii="Cambria" w:hAnsi="Cambria"/>
          <w:bCs/>
          <w:sz w:val="24"/>
          <w:szCs w:val="24"/>
        </w:rPr>
        <w:t xml:space="preserve">, </w:t>
      </w:r>
      <w:r w:rsidR="00B321FD" w:rsidRPr="00B321FD">
        <w:rPr>
          <w:rFonts w:ascii="Cambria" w:hAnsi="Cambria"/>
          <w:bCs/>
          <w:sz w:val="24"/>
          <w:szCs w:val="24"/>
        </w:rPr>
        <w:t>2699–2701, https://doi.org/10.1093/bioinformatics/btw239</w:t>
      </w:r>
      <w:r w:rsidRPr="00C408AD">
        <w:rPr>
          <w:rFonts w:ascii="Cambria" w:hAnsi="Cambria"/>
          <w:bCs/>
          <w:sz w:val="24"/>
          <w:szCs w:val="24"/>
        </w:rPr>
        <w:t xml:space="preserve"> (201</w:t>
      </w:r>
      <w:r w:rsidR="00B321FD">
        <w:rPr>
          <w:rFonts w:ascii="Cambria" w:hAnsi="Cambria"/>
          <w:bCs/>
          <w:sz w:val="24"/>
          <w:szCs w:val="24"/>
        </w:rPr>
        <w:t>6</w:t>
      </w:r>
      <w:r w:rsidRPr="00C408AD">
        <w:rPr>
          <w:rFonts w:ascii="Cambria" w:hAnsi="Cambria"/>
          <w:bCs/>
          <w:sz w:val="24"/>
          <w:szCs w:val="24"/>
        </w:rPr>
        <w:t>).</w:t>
      </w:r>
    </w:p>
    <w:p w14:paraId="4778CB38" w14:textId="5220B8C4" w:rsidR="00795C93" w:rsidRPr="00C408AD" w:rsidRDefault="00795C93" w:rsidP="00C408AD">
      <w:pPr>
        <w:rPr>
          <w:rFonts w:ascii="Cambria" w:hAnsi="Cambria"/>
          <w:bCs/>
          <w:sz w:val="24"/>
          <w:szCs w:val="24"/>
        </w:rPr>
      </w:pPr>
      <w:r w:rsidRPr="00C408AD">
        <w:rPr>
          <w:rFonts w:ascii="Cambria" w:hAnsi="Cambria"/>
          <w:bCs/>
          <w:sz w:val="24"/>
          <w:szCs w:val="24"/>
        </w:rPr>
        <w:fldChar w:fldCharType="end"/>
      </w:r>
    </w:p>
    <w:sectPr w:rsidR="00795C93" w:rsidRPr="00C408AD" w:rsidSect="00FA5D77">
      <w:headerReference w:type="default" r:id="rId11"/>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ldstein, Alisa (NIH/NCI) [E]" w:date="2020-05-07T18:26:00Z" w:initials="GA([">
    <w:p w14:paraId="4C123137" w14:textId="77777777" w:rsidR="003A7F5D" w:rsidRDefault="003A7F5D" w:rsidP="003A7F5D">
      <w:pPr>
        <w:pStyle w:val="CommentText"/>
      </w:pPr>
      <w:r>
        <w:rPr>
          <w:rStyle w:val="CommentReference"/>
        </w:rPr>
        <w:annotationRef/>
      </w:r>
      <w:r>
        <w:t>Numbers in table 1 are identical to numbers in table 7 (post-QC table).  That doesn’t seem correct.  Is one of the tables incorrect?</w:t>
      </w:r>
    </w:p>
  </w:comment>
  <w:comment w:id="1" w:author="Luo, Wen (NIH/NCI) [C]" w:date="2020-05-11T09:47:00Z" w:initials="LW([">
    <w:p w14:paraId="70F6F3F4" w14:textId="77777777" w:rsidR="003A7F5D" w:rsidRDefault="003A7F5D" w:rsidP="003A7F5D">
      <w:pPr>
        <w:pStyle w:val="CommentText"/>
      </w:pPr>
      <w:r>
        <w:rPr>
          <w:rStyle w:val="CommentReference"/>
        </w:rPr>
        <w:annotationRef/>
      </w:r>
      <w:r>
        <w:t>I still think if we are not excluding samples by qc metrics, it will be redundant and confusing to include 2 sample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23137" w15:done="0"/>
  <w15:commentEx w15:paraId="70F6F3F4" w15:paraIdParent="4C123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23137" w16cid:durableId="225ED16C"/>
  <w16cid:commentId w16cid:paraId="70F6F3F4" w16cid:durableId="22639D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ldstein, Alisa (NIH/NCI) [E]">
    <w15:presenceInfo w15:providerId="AD" w15:userId="S::goldstea@nih.gov::4c674a30-4385-45c8-8a45-87884ddb089a"/>
  </w15:person>
  <w15:person w15:author="Luo, Wen (NIH/NCI) [C]">
    <w15:presenceInfo w15:providerId="AD" w15:userId="S::luow2@nih.gov::1f0de1be-bac4-4c8e-9e26-b222f4cc7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710"/>
    <w:rsid w:val="000543AE"/>
    <w:rsid w:val="00054FA0"/>
    <w:rsid w:val="00056F27"/>
    <w:rsid w:val="00057F95"/>
    <w:rsid w:val="00061C32"/>
    <w:rsid w:val="00074F5A"/>
    <w:rsid w:val="00076FB3"/>
    <w:rsid w:val="00080052"/>
    <w:rsid w:val="000811E4"/>
    <w:rsid w:val="0008333A"/>
    <w:rsid w:val="00085250"/>
    <w:rsid w:val="000879FC"/>
    <w:rsid w:val="00087C94"/>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4363"/>
    <w:rsid w:val="00205C2B"/>
    <w:rsid w:val="00206947"/>
    <w:rsid w:val="00213345"/>
    <w:rsid w:val="002141E1"/>
    <w:rsid w:val="00221402"/>
    <w:rsid w:val="002215CA"/>
    <w:rsid w:val="002218E9"/>
    <w:rsid w:val="00224CA3"/>
    <w:rsid w:val="002264AF"/>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200AD"/>
    <w:rsid w:val="00722BFD"/>
    <w:rsid w:val="007231F9"/>
    <w:rsid w:val="007258CB"/>
    <w:rsid w:val="00731069"/>
    <w:rsid w:val="0073138E"/>
    <w:rsid w:val="007347B2"/>
    <w:rsid w:val="00735E57"/>
    <w:rsid w:val="0073728B"/>
    <w:rsid w:val="0073751B"/>
    <w:rsid w:val="00740006"/>
    <w:rsid w:val="00740167"/>
    <w:rsid w:val="00753538"/>
    <w:rsid w:val="00755C1D"/>
    <w:rsid w:val="0075622F"/>
    <w:rsid w:val="00756E0A"/>
    <w:rsid w:val="00763F81"/>
    <w:rsid w:val="007677AD"/>
    <w:rsid w:val="00770A98"/>
    <w:rsid w:val="007752D7"/>
    <w:rsid w:val="00775EDB"/>
    <w:rsid w:val="00782FEA"/>
    <w:rsid w:val="0078385C"/>
    <w:rsid w:val="0078583E"/>
    <w:rsid w:val="00786579"/>
    <w:rsid w:val="00793391"/>
    <w:rsid w:val="007943FC"/>
    <w:rsid w:val="00794C90"/>
    <w:rsid w:val="00795C93"/>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70D6"/>
    <w:rsid w:val="00AD207B"/>
    <w:rsid w:val="00AD387A"/>
    <w:rsid w:val="00AD537D"/>
    <w:rsid w:val="00AD6E0C"/>
    <w:rsid w:val="00AE14D8"/>
    <w:rsid w:val="00AE55D8"/>
    <w:rsid w:val="00AE5D6E"/>
    <w:rsid w:val="00AE7E82"/>
    <w:rsid w:val="00AF0676"/>
    <w:rsid w:val="00AF595E"/>
    <w:rsid w:val="00B00756"/>
    <w:rsid w:val="00B02E34"/>
    <w:rsid w:val="00B04E31"/>
    <w:rsid w:val="00B06B16"/>
    <w:rsid w:val="00B15144"/>
    <w:rsid w:val="00B229B6"/>
    <w:rsid w:val="00B24851"/>
    <w:rsid w:val="00B26077"/>
    <w:rsid w:val="00B27E06"/>
    <w:rsid w:val="00B301FC"/>
    <w:rsid w:val="00B321FD"/>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16227"/>
    <w:rsid w:val="00C201D2"/>
    <w:rsid w:val="00C21BB2"/>
    <w:rsid w:val="00C21F96"/>
    <w:rsid w:val="00C22589"/>
    <w:rsid w:val="00C26D23"/>
    <w:rsid w:val="00C27E85"/>
    <w:rsid w:val="00C34204"/>
    <w:rsid w:val="00C35721"/>
    <w:rsid w:val="00C36E10"/>
    <w:rsid w:val="00C37103"/>
    <w:rsid w:val="00C408AD"/>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47C2"/>
    <w:rsid w:val="00D26D82"/>
    <w:rsid w:val="00D355BD"/>
    <w:rsid w:val="00D35CD7"/>
    <w:rsid w:val="00D36858"/>
    <w:rsid w:val="00D40D3E"/>
    <w:rsid w:val="00D417DE"/>
    <w:rsid w:val="00D47561"/>
    <w:rsid w:val="00D6293D"/>
    <w:rsid w:val="00D65037"/>
    <w:rsid w:val="00D67F01"/>
    <w:rsid w:val="00D75075"/>
    <w:rsid w:val="00D7771B"/>
    <w:rsid w:val="00D8366C"/>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2898"/>
    <w:rsid w:val="00ED0646"/>
    <w:rsid w:val="00ED2874"/>
    <w:rsid w:val="00ED2E8A"/>
    <w:rsid w:val="00ED3250"/>
    <w:rsid w:val="00ED44C1"/>
    <w:rsid w:val="00ED6EC3"/>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795C93"/>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795C93"/>
    <w:rPr>
      <w:rFonts w:ascii="Calibri" w:eastAsia="Calibri" w:hAnsi="Calibri" w:cs="Calibri"/>
      <w:noProof/>
      <w:color w:val="00000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918643-49C6-4203-B82E-DBE64F0CF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2</TotalTime>
  <Pages>7</Pages>
  <Words>2832</Words>
  <Characters>16145</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25</cp:revision>
  <cp:lastPrinted>2018-01-19T14:37:00Z</cp:lastPrinted>
  <dcterms:created xsi:type="dcterms:W3CDTF">2018-02-15T19:24:00Z</dcterms:created>
  <dcterms:modified xsi:type="dcterms:W3CDTF">2020-07-17T19:46:00Z</dcterms:modified>
</cp:coreProperties>
</file>